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bookmarkStart w:id="102" w:name="_GoBack"/>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bookmarkEnd w:id="102"/>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7"/>
                    </pic:cNvPr>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9"/>
      <w:footerReference w:type="even" r:id="rId30"/>
      <w:footerReference w:type="default" r:id="rId31"/>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F4839" w14:textId="77777777" w:rsidR="00F82C64" w:rsidRDefault="00F82C64">
      <w:r>
        <w:separator/>
      </w:r>
    </w:p>
  </w:endnote>
  <w:endnote w:type="continuationSeparator" w:id="0">
    <w:p w14:paraId="02554847" w14:textId="77777777" w:rsidR="00F82C64" w:rsidRDefault="00F82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7ECAB" w14:textId="77777777" w:rsidR="00F82C64" w:rsidRDefault="00F82C64">
      <w:r>
        <w:separator/>
      </w:r>
    </w:p>
  </w:footnote>
  <w:footnote w:type="continuationSeparator" w:id="0">
    <w:p w14:paraId="38A1651F" w14:textId="77777777" w:rsidR="00F82C64" w:rsidRDefault="00F82C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626F1B"/>
    <w:rsid w:val="00665B71"/>
    <w:rsid w:val="006A35A3"/>
    <w:rsid w:val="006D242C"/>
    <w:rsid w:val="00795A9A"/>
    <w:rsid w:val="00827E54"/>
    <w:rsid w:val="00840008"/>
    <w:rsid w:val="00840D45"/>
    <w:rsid w:val="008703C6"/>
    <w:rsid w:val="008B257F"/>
    <w:rsid w:val="008D609E"/>
    <w:rsid w:val="00902C46"/>
    <w:rsid w:val="009648C9"/>
    <w:rsid w:val="00A20231"/>
    <w:rsid w:val="00A6481A"/>
    <w:rsid w:val="00A725A8"/>
    <w:rsid w:val="00B12A0D"/>
    <w:rsid w:val="00C52E39"/>
    <w:rsid w:val="00C64FEA"/>
    <w:rsid w:val="00C7232D"/>
    <w:rsid w:val="00CF0063"/>
    <w:rsid w:val="00D52748"/>
    <w:rsid w:val="00DB3DCA"/>
    <w:rsid w:val="00E15F82"/>
    <w:rsid w:val="00E87693"/>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0.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hyperlink" Target="https://i.redd.it/1bl4196qnz511.png" TargetMode="External"/><Relationship Id="rId30" Type="http://schemas.openxmlformats.org/officeDocument/2006/relationships/footer" Target="footer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TotalTime>
  <Pages>35</Pages>
  <Words>5289</Words>
  <Characters>3014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7</cp:revision>
  <dcterms:created xsi:type="dcterms:W3CDTF">2015-07-05T22:22:00Z</dcterms:created>
  <dcterms:modified xsi:type="dcterms:W3CDTF">2019-11-15T11:12:00Z</dcterms:modified>
</cp:coreProperties>
</file>